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974" w:rsidRDefault="007B2621" w:rsidP="007B2621">
      <w:pPr>
        <w:pStyle w:val="Ttulo"/>
      </w:pPr>
      <w:r>
        <w:t>Agradeci</w:t>
      </w:r>
      <w:r w:rsidR="00171FF3">
        <w:t>mientos</w:t>
      </w:r>
    </w:p>
    <w:p w:rsidR="00E61AE2" w:rsidRPr="00171FF3" w:rsidRDefault="00905974" w:rsidP="00171FF3">
      <w:pPr>
        <w:rPr>
          <w:rFonts w:asciiTheme="majorHAnsi" w:eastAsiaTheme="majorEastAsia" w:hAnsiTheme="majorHAnsi" w:cstheme="majorBidi"/>
          <w:color w:val="232323" w:themeColor="text2" w:themeShade="BF"/>
          <w:spacing w:val="5"/>
          <w:kern w:val="28"/>
          <w:sz w:val="52"/>
          <w:szCs w:val="52"/>
        </w:rPr>
        <w:sectPr w:rsidR="00E61AE2" w:rsidRPr="00171FF3"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r>
        <w:br w:type="page"/>
      </w:r>
    </w:p>
    <w:p w:rsidR="00900E8E" w:rsidRDefault="00900E8E" w:rsidP="00900E8E">
      <w:pPr>
        <w:pStyle w:val="Ttulo"/>
      </w:pPr>
      <w:r>
        <w:lastRenderedPageBreak/>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type w:val="oddPage"/>
          <w:pgSz w:w="11906" w:h="16838" w:code="9"/>
          <w:pgMar w:top="1134" w:right="1134" w:bottom="1134" w:left="1134" w:header="567" w:footer="567" w:gutter="1134"/>
          <w:cols w:space="708"/>
          <w:titlePg/>
          <w:docGrid w:linePitch="360"/>
        </w:sectPr>
      </w:pPr>
      <w:r>
        <w:lastRenderedPageBreak/>
        <w:tab/>
      </w:r>
    </w:p>
    <w:p w:rsidR="00900E8E" w:rsidRDefault="00900E8E" w:rsidP="00900E8E">
      <w:pPr>
        <w:pStyle w:val="Ttulo"/>
      </w:pPr>
      <w:r>
        <w:lastRenderedPageBreak/>
        <w:t>Palabras Clave</w:t>
      </w:r>
    </w:p>
    <w:p w:rsidR="00866F51" w:rsidRPr="00866F51" w:rsidRDefault="00866F51" w:rsidP="00866F51">
      <w:r>
        <w:t>HSA: Hemorragia Subaracnoidea</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54730A"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8880534" w:history="1">
        <w:r w:rsidR="0054730A" w:rsidRPr="0089115D">
          <w:rPr>
            <w:rStyle w:val="Hipervnculo"/>
            <w:noProof/>
          </w:rPr>
          <w:t>Introducción</w:t>
        </w:r>
        <w:r w:rsidR="0054730A">
          <w:rPr>
            <w:noProof/>
            <w:webHidden/>
          </w:rPr>
          <w:tab/>
        </w:r>
        <w:r w:rsidR="0054730A">
          <w:rPr>
            <w:noProof/>
            <w:webHidden/>
          </w:rPr>
          <w:fldChar w:fldCharType="begin"/>
        </w:r>
        <w:r w:rsidR="0054730A">
          <w:rPr>
            <w:noProof/>
            <w:webHidden/>
          </w:rPr>
          <w:instrText xml:space="preserve"> PAGEREF _Toc508880534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C92367">
      <w:pPr>
        <w:pStyle w:val="TDC2"/>
        <w:rPr>
          <w:rFonts w:eastAsiaTheme="minorEastAsia"/>
          <w:smallCaps w:val="0"/>
          <w:noProof/>
          <w:sz w:val="22"/>
          <w:szCs w:val="22"/>
          <w:lang w:eastAsia="es-ES"/>
        </w:rPr>
      </w:pPr>
      <w:hyperlink w:anchor="_Toc508880535" w:history="1">
        <w:r w:rsidR="0054730A" w:rsidRPr="0089115D">
          <w:rPr>
            <w:rStyle w:val="Hipervnculo"/>
            <w:noProof/>
          </w:rPr>
          <w:t>Definición de aneurisma incidental</w:t>
        </w:r>
        <w:r w:rsidR="0054730A">
          <w:rPr>
            <w:noProof/>
            <w:webHidden/>
          </w:rPr>
          <w:tab/>
        </w:r>
        <w:r w:rsidR="0054730A">
          <w:rPr>
            <w:noProof/>
            <w:webHidden/>
          </w:rPr>
          <w:fldChar w:fldCharType="begin"/>
        </w:r>
        <w:r w:rsidR="0054730A">
          <w:rPr>
            <w:noProof/>
            <w:webHidden/>
          </w:rPr>
          <w:instrText xml:space="preserve"> PAGEREF _Toc508880535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C92367">
      <w:pPr>
        <w:pStyle w:val="TDC2"/>
        <w:rPr>
          <w:rFonts w:eastAsiaTheme="minorEastAsia"/>
          <w:smallCaps w:val="0"/>
          <w:noProof/>
          <w:sz w:val="22"/>
          <w:szCs w:val="22"/>
          <w:lang w:eastAsia="es-ES"/>
        </w:rPr>
      </w:pPr>
      <w:hyperlink w:anchor="_Toc508880536" w:history="1">
        <w:r w:rsidR="0054730A" w:rsidRPr="0089115D">
          <w:rPr>
            <w:rStyle w:val="Hipervnculo"/>
            <w:noProof/>
          </w:rPr>
          <w:t>Epidemiología</w:t>
        </w:r>
        <w:r w:rsidR="0054730A">
          <w:rPr>
            <w:noProof/>
            <w:webHidden/>
          </w:rPr>
          <w:tab/>
        </w:r>
        <w:r w:rsidR="0054730A">
          <w:rPr>
            <w:noProof/>
            <w:webHidden/>
          </w:rPr>
          <w:fldChar w:fldCharType="begin"/>
        </w:r>
        <w:r w:rsidR="0054730A">
          <w:rPr>
            <w:noProof/>
            <w:webHidden/>
          </w:rPr>
          <w:instrText xml:space="preserve"> PAGEREF _Toc508880536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C92367">
      <w:pPr>
        <w:pStyle w:val="TDC2"/>
        <w:rPr>
          <w:rFonts w:eastAsiaTheme="minorEastAsia"/>
          <w:smallCaps w:val="0"/>
          <w:noProof/>
          <w:sz w:val="22"/>
          <w:szCs w:val="22"/>
          <w:lang w:eastAsia="es-ES"/>
        </w:rPr>
      </w:pPr>
      <w:hyperlink w:anchor="_Toc508880537" w:history="1">
        <w:r w:rsidR="0054730A" w:rsidRPr="0089115D">
          <w:rPr>
            <w:rStyle w:val="Hipervnculo"/>
            <w:noProof/>
          </w:rPr>
          <w:t>Historia natural del aneurisma</w:t>
        </w:r>
        <w:r w:rsidR="0054730A">
          <w:rPr>
            <w:noProof/>
            <w:webHidden/>
          </w:rPr>
          <w:tab/>
        </w:r>
        <w:r w:rsidR="0054730A">
          <w:rPr>
            <w:noProof/>
            <w:webHidden/>
          </w:rPr>
          <w:fldChar w:fldCharType="begin"/>
        </w:r>
        <w:r w:rsidR="0054730A">
          <w:rPr>
            <w:noProof/>
            <w:webHidden/>
          </w:rPr>
          <w:instrText xml:space="preserve"> PAGEREF _Toc508880537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C92367">
      <w:pPr>
        <w:pStyle w:val="TDC3"/>
        <w:tabs>
          <w:tab w:val="right" w:leader="dot" w:pos="8494"/>
        </w:tabs>
        <w:rPr>
          <w:rFonts w:eastAsiaTheme="minorEastAsia"/>
          <w:i w:val="0"/>
          <w:iCs w:val="0"/>
          <w:noProof/>
          <w:sz w:val="22"/>
          <w:szCs w:val="22"/>
          <w:lang w:eastAsia="es-ES"/>
        </w:rPr>
      </w:pPr>
      <w:hyperlink w:anchor="_Toc508880538" w:history="1">
        <w:r w:rsidR="0054730A" w:rsidRPr="0089115D">
          <w:rPr>
            <w:rStyle w:val="Hipervnculo"/>
            <w:noProof/>
          </w:rPr>
          <w:t>Hemorragia Subaracnoidea (HSA)</w:t>
        </w:r>
        <w:r w:rsidR="0054730A">
          <w:rPr>
            <w:noProof/>
            <w:webHidden/>
          </w:rPr>
          <w:tab/>
        </w:r>
        <w:r w:rsidR="0054730A">
          <w:rPr>
            <w:noProof/>
            <w:webHidden/>
          </w:rPr>
          <w:fldChar w:fldCharType="begin"/>
        </w:r>
        <w:r w:rsidR="0054730A">
          <w:rPr>
            <w:noProof/>
            <w:webHidden/>
          </w:rPr>
          <w:instrText xml:space="preserve"> PAGEREF _Toc508880538 \h </w:instrText>
        </w:r>
        <w:r w:rsidR="0054730A">
          <w:rPr>
            <w:noProof/>
            <w:webHidden/>
          </w:rPr>
        </w:r>
        <w:r w:rsidR="0054730A">
          <w:rPr>
            <w:noProof/>
            <w:webHidden/>
          </w:rPr>
          <w:fldChar w:fldCharType="separate"/>
        </w:r>
        <w:r w:rsidR="0054730A">
          <w:rPr>
            <w:noProof/>
            <w:webHidden/>
          </w:rPr>
          <w:t>13</w:t>
        </w:r>
        <w:r w:rsidR="0054730A">
          <w:rPr>
            <w:noProof/>
            <w:webHidden/>
          </w:rPr>
          <w:fldChar w:fldCharType="end"/>
        </w:r>
      </w:hyperlink>
    </w:p>
    <w:p w:rsidR="0054730A" w:rsidRDefault="00C92367">
      <w:pPr>
        <w:pStyle w:val="TDC3"/>
        <w:tabs>
          <w:tab w:val="right" w:leader="dot" w:pos="8494"/>
        </w:tabs>
        <w:rPr>
          <w:rFonts w:eastAsiaTheme="minorEastAsia"/>
          <w:i w:val="0"/>
          <w:iCs w:val="0"/>
          <w:noProof/>
          <w:sz w:val="22"/>
          <w:szCs w:val="22"/>
          <w:lang w:eastAsia="es-ES"/>
        </w:rPr>
      </w:pPr>
      <w:hyperlink w:anchor="_Toc508880539" w:history="1">
        <w:r w:rsidR="0054730A" w:rsidRPr="0089115D">
          <w:rPr>
            <w:rStyle w:val="Hipervnculo"/>
            <w:noProof/>
          </w:rPr>
          <w:t>Factores pronósticos y factores de riesgo de ruptura aneurismática</w:t>
        </w:r>
        <w:r w:rsidR="0054730A">
          <w:rPr>
            <w:noProof/>
            <w:webHidden/>
          </w:rPr>
          <w:tab/>
        </w:r>
        <w:r w:rsidR="0054730A">
          <w:rPr>
            <w:noProof/>
            <w:webHidden/>
          </w:rPr>
          <w:fldChar w:fldCharType="begin"/>
        </w:r>
        <w:r w:rsidR="0054730A">
          <w:rPr>
            <w:noProof/>
            <w:webHidden/>
          </w:rPr>
          <w:instrText xml:space="preserve"> PAGEREF _Toc508880539 \h </w:instrText>
        </w:r>
        <w:r w:rsidR="0054730A">
          <w:rPr>
            <w:noProof/>
            <w:webHidden/>
          </w:rPr>
        </w:r>
        <w:r w:rsidR="0054730A">
          <w:rPr>
            <w:noProof/>
            <w:webHidden/>
          </w:rPr>
          <w:fldChar w:fldCharType="separate"/>
        </w:r>
        <w:r w:rsidR="0054730A">
          <w:rPr>
            <w:noProof/>
            <w:webHidden/>
          </w:rPr>
          <w:t>14</w:t>
        </w:r>
        <w:r w:rsidR="0054730A">
          <w:rPr>
            <w:noProof/>
            <w:webHidden/>
          </w:rPr>
          <w:fldChar w:fldCharType="end"/>
        </w:r>
      </w:hyperlink>
    </w:p>
    <w:p w:rsidR="0054730A" w:rsidRDefault="00C92367">
      <w:pPr>
        <w:pStyle w:val="TDC2"/>
        <w:rPr>
          <w:rFonts w:eastAsiaTheme="minorEastAsia"/>
          <w:smallCaps w:val="0"/>
          <w:noProof/>
          <w:sz w:val="22"/>
          <w:szCs w:val="22"/>
          <w:lang w:eastAsia="es-ES"/>
        </w:rPr>
      </w:pPr>
      <w:hyperlink w:anchor="_Toc508880540" w:history="1">
        <w:r w:rsidR="0054730A" w:rsidRPr="0089115D">
          <w:rPr>
            <w:rStyle w:val="Hipervnculo"/>
            <w:noProof/>
          </w:rPr>
          <w:t>Tratamiento de los aneurismas incidentales</w:t>
        </w:r>
        <w:r w:rsidR="0054730A">
          <w:rPr>
            <w:noProof/>
            <w:webHidden/>
          </w:rPr>
          <w:tab/>
        </w:r>
        <w:r w:rsidR="0054730A">
          <w:rPr>
            <w:noProof/>
            <w:webHidden/>
          </w:rPr>
          <w:fldChar w:fldCharType="begin"/>
        </w:r>
        <w:r w:rsidR="0054730A">
          <w:rPr>
            <w:noProof/>
            <w:webHidden/>
          </w:rPr>
          <w:instrText xml:space="preserve"> PAGEREF _Toc508880540 \h </w:instrText>
        </w:r>
        <w:r w:rsidR="0054730A">
          <w:rPr>
            <w:noProof/>
            <w:webHidden/>
          </w:rPr>
        </w:r>
        <w:r w:rsidR="0054730A">
          <w:rPr>
            <w:noProof/>
            <w:webHidden/>
          </w:rPr>
          <w:fldChar w:fldCharType="separate"/>
        </w:r>
        <w:r w:rsidR="0054730A">
          <w:rPr>
            <w:noProof/>
            <w:webHidden/>
          </w:rPr>
          <w:t>15</w:t>
        </w:r>
        <w:r w:rsidR="0054730A">
          <w:rPr>
            <w:noProof/>
            <w:webHidden/>
          </w:rPr>
          <w:fldChar w:fldCharType="end"/>
        </w:r>
      </w:hyperlink>
    </w:p>
    <w:p w:rsidR="0054730A" w:rsidRDefault="00C92367">
      <w:pPr>
        <w:pStyle w:val="TDC3"/>
        <w:tabs>
          <w:tab w:val="right" w:leader="dot" w:pos="8494"/>
        </w:tabs>
        <w:rPr>
          <w:rFonts w:eastAsiaTheme="minorEastAsia"/>
          <w:i w:val="0"/>
          <w:iCs w:val="0"/>
          <w:noProof/>
          <w:sz w:val="22"/>
          <w:szCs w:val="22"/>
          <w:lang w:eastAsia="es-ES"/>
        </w:rPr>
      </w:pPr>
      <w:hyperlink w:anchor="_Toc508880541" w:history="1">
        <w:r w:rsidR="0054730A" w:rsidRPr="0089115D">
          <w:rPr>
            <w:rStyle w:val="Hipervnculo"/>
            <w:noProof/>
          </w:rPr>
          <w:t>Tratamiento quirúrgico</w:t>
        </w:r>
        <w:r w:rsidR="0054730A">
          <w:rPr>
            <w:noProof/>
            <w:webHidden/>
          </w:rPr>
          <w:tab/>
        </w:r>
        <w:r w:rsidR="0054730A">
          <w:rPr>
            <w:noProof/>
            <w:webHidden/>
          </w:rPr>
          <w:fldChar w:fldCharType="begin"/>
        </w:r>
        <w:r w:rsidR="0054730A">
          <w:rPr>
            <w:noProof/>
            <w:webHidden/>
          </w:rPr>
          <w:instrText xml:space="preserve"> PAGEREF _Toc508880541 \h </w:instrText>
        </w:r>
        <w:r w:rsidR="0054730A">
          <w:rPr>
            <w:noProof/>
            <w:webHidden/>
          </w:rPr>
        </w:r>
        <w:r w:rsidR="0054730A">
          <w:rPr>
            <w:noProof/>
            <w:webHidden/>
          </w:rPr>
          <w:fldChar w:fldCharType="separate"/>
        </w:r>
        <w:r w:rsidR="0054730A">
          <w:rPr>
            <w:noProof/>
            <w:webHidden/>
          </w:rPr>
          <w:t>15</w:t>
        </w:r>
        <w:r w:rsidR="0054730A">
          <w:rPr>
            <w:noProof/>
            <w:webHidden/>
          </w:rPr>
          <w:fldChar w:fldCharType="end"/>
        </w:r>
      </w:hyperlink>
    </w:p>
    <w:p w:rsidR="0054730A" w:rsidRDefault="00C92367">
      <w:pPr>
        <w:pStyle w:val="TDC3"/>
        <w:tabs>
          <w:tab w:val="right" w:leader="dot" w:pos="8494"/>
        </w:tabs>
        <w:rPr>
          <w:rFonts w:eastAsiaTheme="minorEastAsia"/>
          <w:i w:val="0"/>
          <w:iCs w:val="0"/>
          <w:noProof/>
          <w:sz w:val="22"/>
          <w:szCs w:val="22"/>
          <w:lang w:eastAsia="es-ES"/>
        </w:rPr>
      </w:pPr>
      <w:hyperlink w:anchor="_Toc508880542" w:history="1">
        <w:r w:rsidR="0054730A" w:rsidRPr="0089115D">
          <w:rPr>
            <w:rStyle w:val="Hipervnculo"/>
            <w:noProof/>
          </w:rPr>
          <w:t>Tratamiento endovascular</w:t>
        </w:r>
        <w:r w:rsidR="0054730A">
          <w:rPr>
            <w:noProof/>
            <w:webHidden/>
          </w:rPr>
          <w:tab/>
        </w:r>
        <w:r w:rsidR="0054730A">
          <w:rPr>
            <w:noProof/>
            <w:webHidden/>
          </w:rPr>
          <w:fldChar w:fldCharType="begin"/>
        </w:r>
        <w:r w:rsidR="0054730A">
          <w:rPr>
            <w:noProof/>
            <w:webHidden/>
          </w:rPr>
          <w:instrText xml:space="preserve"> PAGEREF _Toc508880542 \h </w:instrText>
        </w:r>
        <w:r w:rsidR="0054730A">
          <w:rPr>
            <w:noProof/>
            <w:webHidden/>
          </w:rPr>
        </w:r>
        <w:r w:rsidR="0054730A">
          <w:rPr>
            <w:noProof/>
            <w:webHidden/>
          </w:rPr>
          <w:fldChar w:fldCharType="separate"/>
        </w:r>
        <w:r w:rsidR="0054730A">
          <w:rPr>
            <w:noProof/>
            <w:webHidden/>
          </w:rPr>
          <w:t>16</w:t>
        </w:r>
        <w:r w:rsidR="0054730A">
          <w:rPr>
            <w:noProof/>
            <w:webHidden/>
          </w:rPr>
          <w:fldChar w:fldCharType="end"/>
        </w:r>
      </w:hyperlink>
    </w:p>
    <w:p w:rsidR="0054730A" w:rsidRDefault="00C92367">
      <w:pPr>
        <w:pStyle w:val="TDC1"/>
        <w:tabs>
          <w:tab w:val="right" w:leader="dot" w:pos="8494"/>
        </w:tabs>
        <w:rPr>
          <w:rFonts w:eastAsiaTheme="minorEastAsia"/>
          <w:b w:val="0"/>
          <w:bCs w:val="0"/>
          <w:caps w:val="0"/>
          <w:noProof/>
          <w:sz w:val="22"/>
          <w:szCs w:val="22"/>
          <w:lang w:eastAsia="es-ES"/>
        </w:rPr>
      </w:pPr>
      <w:hyperlink w:anchor="_Toc508880543" w:history="1">
        <w:r w:rsidR="0054730A" w:rsidRPr="0089115D">
          <w:rPr>
            <w:rStyle w:val="Hipervnculo"/>
            <w:noProof/>
          </w:rPr>
          <w:t>Justificación del Proyecto</w:t>
        </w:r>
        <w:r w:rsidR="0054730A">
          <w:rPr>
            <w:noProof/>
            <w:webHidden/>
          </w:rPr>
          <w:tab/>
        </w:r>
        <w:r w:rsidR="0054730A">
          <w:rPr>
            <w:noProof/>
            <w:webHidden/>
          </w:rPr>
          <w:fldChar w:fldCharType="begin"/>
        </w:r>
        <w:r w:rsidR="0054730A">
          <w:rPr>
            <w:noProof/>
            <w:webHidden/>
          </w:rPr>
          <w:instrText xml:space="preserve"> PAGEREF _Toc508880543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C92367">
      <w:pPr>
        <w:pStyle w:val="TDC1"/>
        <w:tabs>
          <w:tab w:val="right" w:leader="dot" w:pos="8494"/>
        </w:tabs>
        <w:rPr>
          <w:rFonts w:eastAsiaTheme="minorEastAsia"/>
          <w:b w:val="0"/>
          <w:bCs w:val="0"/>
          <w:caps w:val="0"/>
          <w:noProof/>
          <w:sz w:val="22"/>
          <w:szCs w:val="22"/>
          <w:lang w:eastAsia="es-ES"/>
        </w:rPr>
      </w:pPr>
      <w:hyperlink w:anchor="_Toc508880544" w:history="1">
        <w:r w:rsidR="0054730A" w:rsidRPr="0089115D">
          <w:rPr>
            <w:rStyle w:val="Hipervnculo"/>
            <w:noProof/>
          </w:rPr>
          <w:t>Objetivos</w:t>
        </w:r>
        <w:r w:rsidR="0054730A">
          <w:rPr>
            <w:noProof/>
            <w:webHidden/>
          </w:rPr>
          <w:tab/>
        </w:r>
        <w:r w:rsidR="0054730A">
          <w:rPr>
            <w:noProof/>
            <w:webHidden/>
          </w:rPr>
          <w:fldChar w:fldCharType="begin"/>
        </w:r>
        <w:r w:rsidR="0054730A">
          <w:rPr>
            <w:noProof/>
            <w:webHidden/>
          </w:rPr>
          <w:instrText xml:space="preserve"> PAGEREF _Toc508880544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C92367">
      <w:pPr>
        <w:pStyle w:val="TDC1"/>
        <w:tabs>
          <w:tab w:val="right" w:leader="dot" w:pos="8494"/>
        </w:tabs>
        <w:rPr>
          <w:rFonts w:eastAsiaTheme="minorEastAsia"/>
          <w:b w:val="0"/>
          <w:bCs w:val="0"/>
          <w:caps w:val="0"/>
          <w:noProof/>
          <w:sz w:val="22"/>
          <w:szCs w:val="22"/>
          <w:lang w:eastAsia="es-ES"/>
        </w:rPr>
      </w:pPr>
      <w:hyperlink w:anchor="_Toc508880545" w:history="1">
        <w:r w:rsidR="0054730A" w:rsidRPr="0089115D">
          <w:rPr>
            <w:rStyle w:val="Hipervnculo"/>
            <w:noProof/>
          </w:rPr>
          <w:t>Material y métodos</w:t>
        </w:r>
        <w:r w:rsidR="0054730A">
          <w:rPr>
            <w:noProof/>
            <w:webHidden/>
          </w:rPr>
          <w:tab/>
        </w:r>
        <w:r w:rsidR="0054730A">
          <w:rPr>
            <w:noProof/>
            <w:webHidden/>
          </w:rPr>
          <w:fldChar w:fldCharType="begin"/>
        </w:r>
        <w:r w:rsidR="0054730A">
          <w:rPr>
            <w:noProof/>
            <w:webHidden/>
          </w:rPr>
          <w:instrText xml:space="preserve"> PAGEREF _Toc508880545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C92367">
      <w:pPr>
        <w:pStyle w:val="TDC1"/>
        <w:tabs>
          <w:tab w:val="right" w:leader="dot" w:pos="8494"/>
        </w:tabs>
        <w:rPr>
          <w:rFonts w:eastAsiaTheme="minorEastAsia"/>
          <w:b w:val="0"/>
          <w:bCs w:val="0"/>
          <w:caps w:val="0"/>
          <w:noProof/>
          <w:sz w:val="22"/>
          <w:szCs w:val="22"/>
          <w:lang w:eastAsia="es-ES"/>
        </w:rPr>
      </w:pPr>
      <w:hyperlink w:anchor="_Toc508880546" w:history="1">
        <w:r w:rsidR="0054730A" w:rsidRPr="0089115D">
          <w:rPr>
            <w:rStyle w:val="Hipervnculo"/>
            <w:noProof/>
          </w:rPr>
          <w:t>Resultados</w:t>
        </w:r>
        <w:r w:rsidR="0054730A">
          <w:rPr>
            <w:noProof/>
            <w:webHidden/>
          </w:rPr>
          <w:tab/>
        </w:r>
        <w:r w:rsidR="0054730A">
          <w:rPr>
            <w:noProof/>
            <w:webHidden/>
          </w:rPr>
          <w:fldChar w:fldCharType="begin"/>
        </w:r>
        <w:r w:rsidR="0054730A">
          <w:rPr>
            <w:noProof/>
            <w:webHidden/>
          </w:rPr>
          <w:instrText xml:space="preserve"> PAGEREF _Toc508880546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C92367">
      <w:pPr>
        <w:pStyle w:val="TDC1"/>
        <w:tabs>
          <w:tab w:val="right" w:leader="dot" w:pos="8494"/>
        </w:tabs>
        <w:rPr>
          <w:rFonts w:eastAsiaTheme="minorEastAsia"/>
          <w:b w:val="0"/>
          <w:bCs w:val="0"/>
          <w:caps w:val="0"/>
          <w:noProof/>
          <w:sz w:val="22"/>
          <w:szCs w:val="22"/>
          <w:lang w:eastAsia="es-ES"/>
        </w:rPr>
      </w:pPr>
      <w:hyperlink w:anchor="_Toc508880547" w:history="1">
        <w:r w:rsidR="0054730A" w:rsidRPr="0089115D">
          <w:rPr>
            <w:rStyle w:val="Hipervnculo"/>
            <w:noProof/>
          </w:rPr>
          <w:t>Discusión</w:t>
        </w:r>
        <w:r w:rsidR="0054730A">
          <w:rPr>
            <w:noProof/>
            <w:webHidden/>
          </w:rPr>
          <w:tab/>
        </w:r>
        <w:r w:rsidR="0054730A">
          <w:rPr>
            <w:noProof/>
            <w:webHidden/>
          </w:rPr>
          <w:fldChar w:fldCharType="begin"/>
        </w:r>
        <w:r w:rsidR="0054730A">
          <w:rPr>
            <w:noProof/>
            <w:webHidden/>
          </w:rPr>
          <w:instrText xml:space="preserve"> PAGEREF _Toc508880547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C92367">
      <w:pPr>
        <w:pStyle w:val="TDC1"/>
        <w:tabs>
          <w:tab w:val="right" w:leader="dot" w:pos="8494"/>
        </w:tabs>
        <w:rPr>
          <w:rFonts w:eastAsiaTheme="minorEastAsia"/>
          <w:b w:val="0"/>
          <w:bCs w:val="0"/>
          <w:caps w:val="0"/>
          <w:noProof/>
          <w:sz w:val="22"/>
          <w:szCs w:val="22"/>
          <w:lang w:eastAsia="es-ES"/>
        </w:rPr>
      </w:pPr>
      <w:hyperlink w:anchor="_Toc508880548" w:history="1">
        <w:r w:rsidR="0054730A" w:rsidRPr="0089115D">
          <w:rPr>
            <w:rStyle w:val="Hipervnculo"/>
            <w:noProof/>
          </w:rPr>
          <w:t>Conclusiones</w:t>
        </w:r>
        <w:r w:rsidR="0054730A">
          <w:rPr>
            <w:noProof/>
            <w:webHidden/>
          </w:rPr>
          <w:tab/>
        </w:r>
        <w:r w:rsidR="0054730A">
          <w:rPr>
            <w:noProof/>
            <w:webHidden/>
          </w:rPr>
          <w:fldChar w:fldCharType="begin"/>
        </w:r>
        <w:r w:rsidR="0054730A">
          <w:rPr>
            <w:noProof/>
            <w:webHidden/>
          </w:rPr>
          <w:instrText xml:space="preserve"> PAGEREF _Toc508880548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C92367">
      <w:pPr>
        <w:pStyle w:val="TDC1"/>
        <w:tabs>
          <w:tab w:val="right" w:leader="dot" w:pos="8494"/>
        </w:tabs>
        <w:rPr>
          <w:rFonts w:eastAsiaTheme="minorEastAsia"/>
          <w:b w:val="0"/>
          <w:bCs w:val="0"/>
          <w:caps w:val="0"/>
          <w:noProof/>
          <w:sz w:val="22"/>
          <w:szCs w:val="22"/>
          <w:lang w:eastAsia="es-ES"/>
        </w:rPr>
      </w:pPr>
      <w:hyperlink w:anchor="_Toc508880549" w:history="1">
        <w:r w:rsidR="0054730A" w:rsidRPr="0089115D">
          <w:rPr>
            <w:rStyle w:val="Hipervnculo"/>
            <w:noProof/>
          </w:rPr>
          <w:t>Bibliografía</w:t>
        </w:r>
        <w:r w:rsidR="0054730A">
          <w:rPr>
            <w:noProof/>
            <w:webHidden/>
          </w:rPr>
          <w:tab/>
        </w:r>
        <w:r w:rsidR="0054730A">
          <w:rPr>
            <w:noProof/>
            <w:webHidden/>
          </w:rPr>
          <w:fldChar w:fldCharType="begin"/>
        </w:r>
        <w:r w:rsidR="0054730A">
          <w:rPr>
            <w:noProof/>
            <w:webHidden/>
          </w:rPr>
          <w:instrText xml:space="preserve"> PAGEREF _Toc508880549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08880534"/>
      <w:r>
        <w:lastRenderedPageBreak/>
        <w:t>Introducción</w:t>
      </w:r>
      <w:bookmarkEnd w:id="0"/>
    </w:p>
    <w:p w:rsidR="00F308D9" w:rsidRDefault="00F308D9" w:rsidP="00F308D9">
      <w:pPr>
        <w:pStyle w:val="Ttulo2"/>
        <w:numPr>
          <w:ilvl w:val="1"/>
          <w:numId w:val="0"/>
        </w:numPr>
        <w:ind w:left="576" w:hanging="576"/>
      </w:pPr>
      <w:bookmarkStart w:id="1" w:name="_Toc508880535"/>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08880536"/>
      <w:r>
        <w:t>Epidemiología</w:t>
      </w:r>
      <w:bookmarkEnd w:id="2"/>
    </w:p>
    <w:p w:rsidR="00171FF3" w:rsidRPr="00171FF3" w:rsidRDefault="00171FF3" w:rsidP="00171FF3">
      <w:r>
        <w:t>(No me gusta mucho este apartado, prefiero ir metiendo estos datos en los demás apartados)</w:t>
      </w:r>
    </w:p>
    <w:p w:rsidR="00F308D9" w:rsidRPr="007A1932" w:rsidRDefault="00F308D9" w:rsidP="00F308D9">
      <w:pPr>
        <w:rPr>
          <w:i/>
        </w:rPr>
      </w:pPr>
      <w:r w:rsidRPr="007A1932">
        <w:rPr>
          <w:i/>
        </w:rPr>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w:t>
      </w:r>
      <w:r w:rsidR="00121126" w:rsidRPr="00121126">
        <w:rPr>
          <w:rFonts w:ascii="Calibri" w:hAnsi="Calibri" w:cs="Calibri"/>
          <w:i/>
        </w:rPr>
        <w:t>(3)</w:t>
      </w:r>
      <w:proofErr w:type="spellStart"/>
      <w:r w:rsidRPr="007A1932">
        <w:rPr>
          <w:i/>
        </w:rPr>
        <w:t>úmero</w:t>
      </w:r>
      <w:proofErr w:type="spellEnd"/>
      <w:r w:rsidRPr="007A1932">
        <w:rPr>
          <w:i/>
        </w:rPr>
        <w:t xml:space="preserve"> de aneurismas incidentales</w:t>
      </w:r>
      <w:r w:rsidRPr="007A1932">
        <w:rPr>
          <w:i/>
        </w:rPr>
        <w:fldChar w:fldCharType="begin"/>
      </w:r>
      <w:r w:rsidRPr="007A1932">
        <w:rPr>
          <w:i/>
        </w:rPr>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7A1932">
        <w:rPr>
          <w:i/>
        </w:rPr>
        <w:fldChar w:fldCharType="end"/>
      </w:r>
      <w:r w:rsidRPr="007A1932">
        <w:rPr>
          <w:i/>
        </w:rPr>
        <w:t>. Se estima que la prevalencia de aneurismas en la población adulta es de 3-5% (aunque varía dependiendo de si el estudio es angiográfico o mediante autopsia) , con un riesgo de ruptura total del 1.8%/año</w:t>
      </w:r>
      <w:r w:rsidR="00121126">
        <w:rPr>
          <w:i/>
        </w:rPr>
        <w:fldChar w:fldCharType="begin"/>
      </w:r>
      <w:r w:rsidR="00121126">
        <w:rPr>
          <w:i/>
        </w:rPr>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rPr>
          <w:i/>
        </w:rPr>
        <w:fldChar w:fldCharType="separate"/>
      </w:r>
      <w:r w:rsidR="00121126" w:rsidRPr="00121126">
        <w:rPr>
          <w:rFonts w:ascii="Calibri" w:hAnsi="Calibri" w:cs="Calibri"/>
        </w:rPr>
        <w:t>(3)</w:t>
      </w:r>
      <w:r w:rsidR="00121126">
        <w:rPr>
          <w:i/>
        </w:rPr>
        <w:fldChar w:fldCharType="end"/>
      </w:r>
      <w:r w:rsidRPr="007A1932">
        <w:rPr>
          <w:i/>
        </w:rPr>
        <w:t xml:space="preserve">. </w:t>
      </w:r>
    </w:p>
    <w:p w:rsidR="00F308D9" w:rsidRPr="007A1932" w:rsidRDefault="00F308D9" w:rsidP="00F308D9">
      <w:pPr>
        <w:rPr>
          <w:i/>
        </w:rPr>
      </w:pPr>
      <w:r w:rsidRPr="007A1932">
        <w:rPr>
          <w:i/>
        </w:rPr>
        <w:t>Los más frecuentes son los aneurismas saculares, que representan el 50-70% de los mismos, localizados en áreas de bifurcación de grandes arterias. Los aneurismas saculares son múltiples hasta en un 30% de los casos.</w:t>
      </w:r>
    </w:p>
    <w:p w:rsidR="00F308D9" w:rsidRDefault="00F308D9" w:rsidP="00F308D9">
      <w:pPr>
        <w:pStyle w:val="Ttulo2"/>
        <w:numPr>
          <w:ilvl w:val="1"/>
          <w:numId w:val="0"/>
        </w:numPr>
        <w:ind w:left="576" w:hanging="576"/>
      </w:pPr>
      <w:bookmarkStart w:id="3" w:name="_Toc508880537"/>
      <w:r>
        <w:t>Historia natural del aneurisma</w:t>
      </w:r>
      <w:bookmarkEnd w:id="3"/>
    </w:p>
    <w:p w:rsidR="00F308D9" w:rsidRDefault="00F308D9" w:rsidP="00F308D9">
      <w:r>
        <w:t xml:space="preserve">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w:t>
      </w:r>
      <w:r>
        <w:lastRenderedPageBreak/>
        <w:t>que los aneurismas que sí son tratados</w:t>
      </w:r>
      <w:r w:rsidR="00121126">
        <w:t xml:space="preserve">. </w:t>
      </w:r>
      <w:r>
        <w:t>Lo que hace no podamos predecir cuál es el riesgo ruptura de una manera clara, si no que según el contexto que le acompañe se decidirá una vía de actuación. La evolución natural del aneurisma es su ruptura,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08880538"/>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F308D9">
      <w:pPr>
        <w:pStyle w:val="Prrafodelista"/>
        <w:numPr>
          <w:ilvl w:val="0"/>
          <w:numId w:val="54"/>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F308D9">
      <w:pPr>
        <w:pStyle w:val="Prrafodelista"/>
        <w:numPr>
          <w:ilvl w:val="0"/>
          <w:numId w:val="54"/>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F308D9">
      <w:pPr>
        <w:pStyle w:val="Prrafodelista"/>
        <w:numPr>
          <w:ilvl w:val="0"/>
          <w:numId w:val="54"/>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F308D9">
      <w:pPr>
        <w:pStyle w:val="Prrafodelista"/>
        <w:numPr>
          <w:ilvl w:val="0"/>
          <w:numId w:val="54"/>
        </w:numPr>
      </w:pPr>
      <w:r>
        <w:t>Crisis comiciales</w:t>
      </w:r>
    </w:p>
    <w:p w:rsidR="00F308D9" w:rsidRDefault="00F308D9" w:rsidP="00F308D9">
      <w:pPr>
        <w:pStyle w:val="Prrafodelista"/>
        <w:numPr>
          <w:ilvl w:val="0"/>
          <w:numId w:val="54"/>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08880539"/>
      <w:r>
        <w:t>Factores pronósticos y factores de riesgo de ruptura aneurismática</w:t>
      </w:r>
      <w:bookmarkEnd w:id="5"/>
    </w:p>
    <w:p w:rsidR="00F308D9" w:rsidRDefault="00F308D9" w:rsidP="00F308D9">
      <w:pPr>
        <w:pStyle w:val="Prrafodelista"/>
        <w:numPr>
          <w:ilvl w:val="0"/>
          <w:numId w:val="55"/>
        </w:numPr>
      </w:pPr>
      <w:r>
        <w:t>Factores dependientes del aneurisma:</w:t>
      </w:r>
    </w:p>
    <w:p w:rsidR="00F308D9" w:rsidRDefault="00F308D9" w:rsidP="00F308D9">
      <w:pPr>
        <w:pStyle w:val="Prrafodelista"/>
        <w:numPr>
          <w:ilvl w:val="1"/>
          <w:numId w:val="55"/>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F308D9">
      <w:pPr>
        <w:pStyle w:val="Prrafodelista"/>
        <w:numPr>
          <w:ilvl w:val="1"/>
          <w:numId w:val="55"/>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F308D9">
      <w:pPr>
        <w:pStyle w:val="Prrafodelista"/>
        <w:numPr>
          <w:ilvl w:val="1"/>
          <w:numId w:val="55"/>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F308D9">
      <w:pPr>
        <w:pStyle w:val="Prrafodelista"/>
        <w:numPr>
          <w:ilvl w:val="1"/>
          <w:numId w:val="55"/>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F308D9">
      <w:pPr>
        <w:pStyle w:val="Prrafodelista"/>
        <w:numPr>
          <w:ilvl w:val="0"/>
          <w:numId w:val="55"/>
        </w:numPr>
      </w:pPr>
      <w:r>
        <w:t>Características del paciente:</w:t>
      </w:r>
    </w:p>
    <w:p w:rsidR="00F308D9" w:rsidRDefault="00F308D9" w:rsidP="00F308D9">
      <w:pPr>
        <w:pStyle w:val="Prrafodelista"/>
        <w:numPr>
          <w:ilvl w:val="1"/>
          <w:numId w:val="55"/>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F308D9">
      <w:pPr>
        <w:pStyle w:val="Prrafodelista"/>
        <w:numPr>
          <w:ilvl w:val="1"/>
          <w:numId w:val="55"/>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F308D9">
      <w:pPr>
        <w:pStyle w:val="Prrafodelista"/>
        <w:numPr>
          <w:ilvl w:val="1"/>
          <w:numId w:val="55"/>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F308D9">
      <w:pPr>
        <w:pStyle w:val="Prrafodelista"/>
        <w:numPr>
          <w:ilvl w:val="1"/>
          <w:numId w:val="55"/>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F308D9">
      <w:pPr>
        <w:pStyle w:val="Prrafodelista"/>
        <w:numPr>
          <w:ilvl w:val="1"/>
          <w:numId w:val="55"/>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08880540"/>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08880541"/>
      <w:r>
        <w:t>Tratamiento quirúrgico</w:t>
      </w:r>
      <w:bookmarkEnd w:id="7"/>
    </w:p>
    <w:p w:rsidR="00731971" w:rsidRPr="00731971" w:rsidRDefault="00731971" w:rsidP="00731971">
      <w:r w:rsidRPr="00731971">
        <w:rPr>
          <w:u w:val="single"/>
        </w:rPr>
        <w:t>Técnica:</w:t>
      </w:r>
      <w:r>
        <w:rPr>
          <w:color w:val="560000" w:themeColor="accent1" w:themeShade="80"/>
        </w:rPr>
        <w:t xml:space="preserve"> </w:t>
      </w:r>
      <w:r w:rsidRPr="00731971">
        <w:t>Es relativamente sencill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lar puesto que, probablemente, é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w:t>
      </w:r>
      <w:r>
        <w:lastRenderedPageBreak/>
        <w:t>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08880542"/>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08880543"/>
      <w:r>
        <w:t>Justificación del Proyecto</w:t>
      </w:r>
      <w:bookmarkEnd w:id="9"/>
    </w:p>
    <w:p w:rsidR="008C04B8" w:rsidRDefault="00C3570C" w:rsidP="0054730A">
      <w:r>
        <w:t xml:space="preserve">La HSA es una patología grave, que implica un alto riesgo para el paciente debido a su elevada tasa de </w:t>
      </w:r>
      <w:r w:rsidR="008C04B8">
        <w:t>morbi</w:t>
      </w:r>
      <w:r>
        <w:t>mortalidad y la de sus complicaciones. Por lo tanto, es importante establecer unas m</w:t>
      </w:r>
      <w:r w:rsidR="008C04B8">
        <w:t>edidas preventivas en el caso d</w:t>
      </w:r>
      <w:r w:rsidR="009F3E84">
        <w:t>e los</w:t>
      </w:r>
      <w:r w:rsidR="008C04B8">
        <w:t xml:space="preserve"> </w:t>
      </w:r>
      <w:r>
        <w:t>aneurisma</w:t>
      </w:r>
      <w:r w:rsidR="009F3E84">
        <w:t>s</w:t>
      </w:r>
      <w:r>
        <w:t xml:space="preserve"> incidental</w:t>
      </w:r>
      <w:r w:rsidR="009F3E84">
        <w:t>es</w:t>
      </w:r>
      <w:r>
        <w:t xml:space="preserve"> que nos permitan </w:t>
      </w:r>
      <w:r w:rsidR="00E029A9">
        <w:t xml:space="preserve">predecir </w:t>
      </w:r>
      <w:r w:rsidR="009F3E84">
        <w:t>su ruptura</w:t>
      </w:r>
      <w:r w:rsidR="008C04B8">
        <w:t>,</w:t>
      </w:r>
      <w:r w:rsidR="00E029A9">
        <w:t xml:space="preserve"> para adelantarnos a </w:t>
      </w:r>
      <w:r w:rsidR="009F3E84">
        <w:t xml:space="preserve">ella </w:t>
      </w:r>
      <w:r w:rsidR="00E029A9">
        <w:t>y poder ins</w:t>
      </w:r>
      <w:r w:rsidR="009F3E84">
        <w:t>taurar un tratamiento, evitando así la HSA</w:t>
      </w:r>
      <w:r w:rsidR="00E029A9">
        <w:t>. Es</w:t>
      </w:r>
      <w:r w:rsidR="008C04B8">
        <w:t xml:space="preserve"> un tema</w:t>
      </w:r>
      <w:r w:rsidR="00E029A9">
        <w:t xml:space="preserve"> complicado, debido </w:t>
      </w:r>
      <w:r w:rsidR="008C04B8">
        <w:t xml:space="preserve">tanto </w:t>
      </w:r>
      <w:r w:rsidR="00E029A9">
        <w:t>al desconocimiento de la hist</w:t>
      </w:r>
      <w:r w:rsidR="008C04B8">
        <w:t>oria natural de los aneurismas como</w:t>
      </w:r>
      <w:r w:rsidR="00E029A9">
        <w:t xml:space="preserve"> al bajo riesgo de ruptura que tienen. </w:t>
      </w:r>
      <w:r w:rsidR="008C04B8">
        <w:t xml:space="preserve">El dilema radica en que los riesgos de intervención en </w:t>
      </w:r>
      <w:r w:rsidR="009F3E84">
        <w:t xml:space="preserve">muchas ocasiones supera al riesgo de ruptura, que pese a ser un riesgo bajo existe, siendo las consecuencias de la ruptura muy graves, lo que pone en una disyuntiva a los médicos. </w:t>
      </w:r>
    </w:p>
    <w:p w:rsidR="00E029A9" w:rsidRDefault="00E029A9" w:rsidP="0054730A">
      <w:r>
        <w:t>Aún no está claro qué actitud o tratamiento debe</w:t>
      </w:r>
      <w:r w:rsidR="009F3E84">
        <w:t xml:space="preserve"> </w:t>
      </w:r>
      <w:r>
        <w:t>tomar</w:t>
      </w:r>
      <w:r w:rsidR="009F3E84">
        <w:t>se</w:t>
      </w:r>
      <w:r>
        <w:t xml:space="preserve"> ante</w:t>
      </w:r>
      <w:r w:rsidR="009F3E84">
        <w:t xml:space="preserve"> el descubrimiento de</w:t>
      </w:r>
      <w:r>
        <w:t xml:space="preserve"> aneurismas incidentales. Actualmente se actúa caso a caso, evalu</w:t>
      </w:r>
      <w:r w:rsidR="009F3E84">
        <w:t>ando</w:t>
      </w:r>
      <w:r>
        <w:t xml:space="preserve"> los riesgos de la intervención y de ruptura aneurismática, explicándoselos al paciente y teniendo en cuenta sus preferencias para tomar una decisión conjunta. </w:t>
      </w:r>
    </w:p>
    <w:p w:rsidR="0054730A" w:rsidRPr="0054730A" w:rsidRDefault="0054730A" w:rsidP="0054730A"/>
    <w:p w:rsidR="007C53E5" w:rsidRDefault="007C53E5" w:rsidP="007C53E5">
      <w:pPr>
        <w:pStyle w:val="Ttulo1"/>
      </w:pPr>
      <w:bookmarkStart w:id="10" w:name="_Toc508880544"/>
      <w:r>
        <w:t>Objetivos</w:t>
      </w:r>
      <w:bookmarkEnd w:id="10"/>
    </w:p>
    <w:p w:rsidR="009F3E84" w:rsidRDefault="009F3E84" w:rsidP="009F3E84">
      <w:pPr>
        <w:pStyle w:val="Prrafodelista"/>
        <w:numPr>
          <w:ilvl w:val="0"/>
          <w:numId w:val="56"/>
        </w:numPr>
      </w:pPr>
      <w:r>
        <w:t>Describir las características</w:t>
      </w:r>
    </w:p>
    <w:p w:rsidR="009F3E84" w:rsidRDefault="009F3E84" w:rsidP="009F3E84">
      <w:pPr>
        <w:pStyle w:val="Prrafodelista"/>
        <w:numPr>
          <w:ilvl w:val="0"/>
          <w:numId w:val="56"/>
        </w:numPr>
      </w:pPr>
      <w:r>
        <w:t>Analizar si influyen y cómo lo hacen en el resultado</w:t>
      </w:r>
    </w:p>
    <w:p w:rsidR="009F3E84" w:rsidRPr="009F3E84" w:rsidRDefault="009F3E84" w:rsidP="009F3E84">
      <w:pPr>
        <w:pStyle w:val="Prrafodelista"/>
        <w:numPr>
          <w:ilvl w:val="0"/>
          <w:numId w:val="56"/>
        </w:numPr>
      </w:pPr>
      <w:r>
        <w:t>Evaluar la seguridad del tratamiento</w:t>
      </w:r>
    </w:p>
    <w:p w:rsidR="007C53E5" w:rsidRDefault="007C53E5" w:rsidP="007C53E5">
      <w:pPr>
        <w:pStyle w:val="Ttulo1"/>
      </w:pPr>
      <w:bookmarkStart w:id="11" w:name="_Toc508880545"/>
      <w:r>
        <w:lastRenderedPageBreak/>
        <w:t>Material y métodos</w:t>
      </w:r>
      <w:bookmarkEnd w:id="11"/>
    </w:p>
    <w:p w:rsidR="00255E6E" w:rsidRDefault="00255E6E" w:rsidP="00255E6E">
      <w:r>
        <w:t>Datos recogidos:</w:t>
      </w:r>
    </w:p>
    <w:p w:rsidR="00255E6E" w:rsidRDefault="00255E6E" w:rsidP="00255E6E">
      <w:pPr>
        <w:pStyle w:val="Prrafodelista"/>
        <w:numPr>
          <w:ilvl w:val="0"/>
          <w:numId w:val="55"/>
        </w:numPr>
      </w:pPr>
      <w:r>
        <w:t>Edad al diagnóstico.</w:t>
      </w:r>
    </w:p>
    <w:p w:rsidR="00255E6E" w:rsidRDefault="00255E6E" w:rsidP="00255E6E">
      <w:pPr>
        <w:pStyle w:val="Prrafodelista"/>
        <w:numPr>
          <w:ilvl w:val="0"/>
          <w:numId w:val="55"/>
        </w:numPr>
      </w:pPr>
      <w:r>
        <w:t>Sexo.</w:t>
      </w:r>
    </w:p>
    <w:p w:rsidR="00255E6E" w:rsidRDefault="00255E6E" w:rsidP="00255E6E">
      <w:pPr>
        <w:pStyle w:val="Prrafodelista"/>
        <w:numPr>
          <w:ilvl w:val="0"/>
          <w:numId w:val="55"/>
        </w:numPr>
      </w:pPr>
      <w:r>
        <w:t>Tamaño del aneurisma.</w:t>
      </w:r>
    </w:p>
    <w:p w:rsidR="00255E6E" w:rsidRDefault="00255E6E" w:rsidP="00255E6E">
      <w:pPr>
        <w:pStyle w:val="Prrafodelista"/>
        <w:numPr>
          <w:ilvl w:val="0"/>
          <w:numId w:val="55"/>
        </w:numPr>
      </w:pPr>
      <w:r>
        <w:t>Morfología del aneurisma.</w:t>
      </w:r>
    </w:p>
    <w:p w:rsidR="00255E6E" w:rsidRDefault="00255E6E" w:rsidP="00255E6E">
      <w:pPr>
        <w:pStyle w:val="Prrafodelista"/>
        <w:numPr>
          <w:ilvl w:val="0"/>
          <w:numId w:val="55"/>
        </w:numPr>
      </w:pPr>
      <w:r>
        <w:t>Localización del aneurisma.</w:t>
      </w:r>
    </w:p>
    <w:p w:rsidR="00255E6E" w:rsidRDefault="00255E6E" w:rsidP="00255E6E">
      <w:pPr>
        <w:pStyle w:val="Prrafodelista"/>
        <w:numPr>
          <w:ilvl w:val="0"/>
          <w:numId w:val="55"/>
        </w:numPr>
      </w:pPr>
      <w:r>
        <w:t>Crecimiento del aneurisma.</w:t>
      </w:r>
    </w:p>
    <w:p w:rsidR="00255E6E" w:rsidRDefault="00255E6E" w:rsidP="00255E6E">
      <w:pPr>
        <w:pStyle w:val="Prrafodelista"/>
        <w:numPr>
          <w:ilvl w:val="0"/>
          <w:numId w:val="55"/>
        </w:numPr>
      </w:pPr>
      <w:r>
        <w:t>Historia previa de HSA.</w:t>
      </w:r>
    </w:p>
    <w:p w:rsidR="00255E6E" w:rsidRDefault="00255E6E" w:rsidP="00255E6E">
      <w:pPr>
        <w:pStyle w:val="Prrafodelista"/>
        <w:numPr>
          <w:ilvl w:val="0"/>
          <w:numId w:val="55"/>
        </w:numPr>
      </w:pPr>
      <w:r>
        <w:t>Comorbilidades: antecedentes de enfermedades cardiovasculares, ictus, diabetes, dislipemia o trastornos tiroideos.</w:t>
      </w:r>
      <w:r w:rsidR="001C0498">
        <w:t xml:space="preserve"> Recogiendo la existencia o no de comorbilidad independientemente de si padecía más de una de estas patologías.</w:t>
      </w:r>
    </w:p>
    <w:p w:rsidR="00255E6E" w:rsidRDefault="00255E6E" w:rsidP="00255E6E">
      <w:pPr>
        <w:pStyle w:val="Prrafodelista"/>
        <w:numPr>
          <w:ilvl w:val="0"/>
          <w:numId w:val="55"/>
        </w:numPr>
      </w:pPr>
      <w:r>
        <w:t>Consumo de tabaco: sí si alguna vez fumó independientemente del tiempo que estuvo fumando o cuánto hace que no fuma.</w:t>
      </w:r>
    </w:p>
    <w:p w:rsidR="00255E6E" w:rsidRDefault="00255E6E" w:rsidP="00255E6E">
      <w:pPr>
        <w:pStyle w:val="Prrafodelista"/>
        <w:numPr>
          <w:ilvl w:val="0"/>
          <w:numId w:val="55"/>
        </w:numPr>
      </w:pPr>
      <w:r>
        <w:t xml:space="preserve">Consumo de alcohol: sí, no, ocasional, </w:t>
      </w:r>
      <w:r w:rsidR="001C0498">
        <w:t>ex-</w:t>
      </w:r>
      <w:r>
        <w:t>bebedor.</w:t>
      </w:r>
    </w:p>
    <w:p w:rsidR="00255E6E" w:rsidRDefault="00255E6E" w:rsidP="00255E6E">
      <w:pPr>
        <w:pStyle w:val="Prrafodelista"/>
        <w:numPr>
          <w:ilvl w:val="0"/>
          <w:numId w:val="55"/>
        </w:numPr>
      </w:pPr>
      <w:r>
        <w:t>Contexto del diagnóstico: motivo que le llev</w:t>
      </w:r>
      <w:r w:rsidR="001C0498">
        <w:t>ó a realizar las pruebas con las cuales se descubrió el aneurisma.</w:t>
      </w:r>
    </w:p>
    <w:p w:rsidR="00255E6E" w:rsidRDefault="001C0498" w:rsidP="00255E6E">
      <w:pPr>
        <w:pStyle w:val="Prrafodelista"/>
        <w:numPr>
          <w:ilvl w:val="0"/>
          <w:numId w:val="55"/>
        </w:numPr>
      </w:pPr>
      <w:r>
        <w:t>Número de aneurismas.</w:t>
      </w:r>
    </w:p>
    <w:p w:rsidR="001C0498" w:rsidRDefault="001C0498" w:rsidP="00255E6E">
      <w:pPr>
        <w:pStyle w:val="Prrafodelista"/>
        <w:numPr>
          <w:ilvl w:val="0"/>
          <w:numId w:val="55"/>
        </w:numPr>
      </w:pPr>
      <w:r>
        <w:t>Técnica endovascular realizada.</w:t>
      </w:r>
    </w:p>
    <w:p w:rsidR="001C0498" w:rsidRDefault="001C0498" w:rsidP="00255E6E">
      <w:pPr>
        <w:pStyle w:val="Prrafodelista"/>
        <w:numPr>
          <w:ilvl w:val="0"/>
          <w:numId w:val="55"/>
        </w:numPr>
      </w:pPr>
      <w:r>
        <w:t>Porcentaje de oclusión conseguido.</w:t>
      </w:r>
    </w:p>
    <w:p w:rsidR="001C0498" w:rsidRDefault="001C0498" w:rsidP="00255E6E">
      <w:pPr>
        <w:pStyle w:val="Prrafodelista"/>
        <w:numPr>
          <w:ilvl w:val="0"/>
          <w:numId w:val="55"/>
        </w:numPr>
      </w:pPr>
      <w:r>
        <w:t>Nº de intervenciones realizadas.</w:t>
      </w:r>
    </w:p>
    <w:p w:rsidR="001C0498" w:rsidRDefault="001C0498" w:rsidP="00255E6E">
      <w:pPr>
        <w:pStyle w:val="Prrafodelista"/>
        <w:numPr>
          <w:ilvl w:val="0"/>
          <w:numId w:val="55"/>
        </w:numPr>
      </w:pPr>
      <w:r>
        <w:t>Causa de fracaso del tratamiento.</w:t>
      </w:r>
    </w:p>
    <w:p w:rsidR="001C0498" w:rsidRDefault="001C0498" w:rsidP="00255E6E">
      <w:pPr>
        <w:pStyle w:val="Prrafodelista"/>
        <w:numPr>
          <w:ilvl w:val="0"/>
          <w:numId w:val="55"/>
        </w:numPr>
      </w:pPr>
      <w:r>
        <w:t>Medicación post-intervención: anticoagulación y/o antiagregación.</w:t>
      </w:r>
    </w:p>
    <w:p w:rsidR="001C0498" w:rsidRDefault="001C0498" w:rsidP="00255E6E">
      <w:pPr>
        <w:pStyle w:val="Prrafodelista"/>
        <w:numPr>
          <w:ilvl w:val="0"/>
          <w:numId w:val="55"/>
        </w:numPr>
      </w:pPr>
      <w:r>
        <w:t>Síntomas post-intervención.</w:t>
      </w:r>
    </w:p>
    <w:p w:rsidR="001C0498" w:rsidRPr="00255E6E" w:rsidRDefault="001C0498" w:rsidP="001C0498">
      <w:pPr>
        <w:pStyle w:val="Prrafodelista"/>
        <w:numPr>
          <w:ilvl w:val="0"/>
          <w:numId w:val="55"/>
        </w:numPr>
      </w:pPr>
      <w:r>
        <w:t>Complicaciones: derivadas tanto del tratamiento como de la estancia hospitalaria.</w:t>
      </w:r>
    </w:p>
    <w:p w:rsidR="0054730A" w:rsidRDefault="0054730A" w:rsidP="0054730A">
      <w:pPr>
        <w:pStyle w:val="Ttulo1"/>
      </w:pPr>
      <w:bookmarkStart w:id="12" w:name="_Toc508880546"/>
      <w:r>
        <w:t>Resultados</w:t>
      </w:r>
      <w:bookmarkEnd w:id="12"/>
    </w:p>
    <w:p w:rsidR="00255E6E" w:rsidRDefault="00B52E59" w:rsidP="00B52E59">
      <w:pPr>
        <w:pStyle w:val="Ttulo2"/>
      </w:pPr>
      <w:r>
        <w:t xml:space="preserve">Análisis </w:t>
      </w:r>
      <w:r w:rsidR="002B219D">
        <w:t>descriptivo de la muestra</w:t>
      </w:r>
    </w:p>
    <w:p w:rsidR="002B219D" w:rsidRDefault="002B219D" w:rsidP="002B219D">
      <w:r>
        <w:t>De los 30 casos analizados, 21 eran mujeres (70%) y 9 hombres (30%). La edad media al diagnóstico fue de 60.13 años</w:t>
      </w:r>
      <w:r w:rsidR="00B975BB">
        <w:t>, la máxima de 81 y la míni</w:t>
      </w:r>
      <w:bookmarkStart w:id="13" w:name="_GoBack"/>
      <w:bookmarkEnd w:id="13"/>
      <w:r w:rsidR="00B975BB">
        <w:t xml:space="preserve">ma de 43. </w:t>
      </w:r>
      <w:r w:rsidR="00C92367">
        <w:t xml:space="preserve">Para los análisis posteriores dividimos la muestra en mayores y menores de 0 años, </w:t>
      </w:r>
    </w:p>
    <w:p w:rsidR="00C92367" w:rsidRPr="002B219D" w:rsidRDefault="00C92367" w:rsidP="002B219D">
      <w:r>
        <w:t>El aneurisma más grande que se vio medía 8.6mm y el más pequeño 2.0mm, con una media de 5.29mm.</w:t>
      </w:r>
    </w:p>
    <w:p w:rsidR="00B52E59" w:rsidRPr="00B52E59" w:rsidRDefault="00B52E59" w:rsidP="00B52E59"/>
    <w:p w:rsidR="0054730A" w:rsidRDefault="0054730A" w:rsidP="0054730A">
      <w:pPr>
        <w:pStyle w:val="Ttulo1"/>
      </w:pPr>
      <w:bookmarkStart w:id="14" w:name="_Toc508880547"/>
      <w:r>
        <w:lastRenderedPageBreak/>
        <w:t>Discusión</w:t>
      </w:r>
      <w:bookmarkEnd w:id="14"/>
    </w:p>
    <w:p w:rsidR="0054730A" w:rsidRDefault="0054730A" w:rsidP="0054730A">
      <w:pPr>
        <w:pStyle w:val="Ttulo1"/>
      </w:pPr>
      <w:bookmarkStart w:id="15" w:name="_Toc508880548"/>
      <w:r>
        <w:t>Conclusiones</w:t>
      </w:r>
      <w:bookmarkEnd w:id="15"/>
    </w:p>
    <w:p w:rsidR="0054730A" w:rsidRPr="0054730A" w:rsidRDefault="0054730A" w:rsidP="0054730A">
      <w:pPr>
        <w:pStyle w:val="Ttulo1"/>
      </w:pPr>
      <w:bookmarkStart w:id="16" w:name="_Toc508880549"/>
      <w:r>
        <w:t>Bibliografía</w:t>
      </w:r>
      <w:bookmarkEnd w:id="16"/>
    </w:p>
    <w:p w:rsidR="007C53E5" w:rsidRPr="007C53E5" w:rsidRDefault="007C53E5" w:rsidP="007C53E5"/>
    <w:sectPr w:rsidR="007C53E5" w:rsidRPr="007C53E5"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3FC7" w:rsidRDefault="00263FC7" w:rsidP="00B07406">
      <w:pPr>
        <w:spacing w:after="0" w:line="240" w:lineRule="auto"/>
      </w:pPr>
      <w:r>
        <w:separator/>
      </w:r>
    </w:p>
  </w:endnote>
  <w:endnote w:type="continuationSeparator" w:id="0">
    <w:p w:rsidR="00263FC7" w:rsidRDefault="00263FC7"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C92367">
      <w:tc>
        <w:tcPr>
          <w:tcW w:w="500" w:type="pct"/>
          <w:tcBorders>
            <w:top w:val="single" w:sz="4" w:space="0" w:color="554740" w:themeColor="accent2" w:themeShade="BF"/>
          </w:tcBorders>
          <w:shd w:val="clear" w:color="auto" w:fill="554740" w:themeFill="accent2" w:themeFillShade="BF"/>
        </w:tcPr>
        <w:p w:rsidR="00C92367" w:rsidRDefault="00C92367">
          <w:pPr>
            <w:pStyle w:val="Piedepgina"/>
            <w:jc w:val="right"/>
            <w:rPr>
              <w:b/>
              <w:color w:val="FFFFFF" w:themeColor="background1"/>
            </w:rPr>
          </w:pPr>
          <w:r>
            <w:fldChar w:fldCharType="begin"/>
          </w:r>
          <w:r>
            <w:instrText xml:space="preserve"> PAGE   \* MERGEFORMAT </w:instrText>
          </w:r>
          <w:r>
            <w:fldChar w:fldCharType="separate"/>
          </w:r>
          <w:r w:rsidR="000438C9" w:rsidRPr="000438C9">
            <w:rPr>
              <w:noProof/>
              <w:color w:val="FFFFFF" w:themeColor="background1"/>
            </w:rPr>
            <w:t>18</w:t>
          </w:r>
          <w:r>
            <w:rPr>
              <w:noProof/>
              <w:color w:val="FFFFFF" w:themeColor="background1"/>
            </w:rPr>
            <w:fldChar w:fldCharType="end"/>
          </w:r>
        </w:p>
      </w:tc>
      <w:tc>
        <w:tcPr>
          <w:tcW w:w="4500" w:type="pct"/>
          <w:tcBorders>
            <w:top w:val="single" w:sz="4" w:space="0" w:color="auto"/>
          </w:tcBorders>
        </w:tcPr>
        <w:p w:rsidR="00C92367" w:rsidRDefault="00C92367">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C92367" w:rsidRDefault="00C9236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92367">
      <w:tc>
        <w:tcPr>
          <w:tcW w:w="4500" w:type="pct"/>
          <w:tcBorders>
            <w:top w:val="single" w:sz="4" w:space="0" w:color="000000" w:themeColor="text1"/>
          </w:tcBorders>
        </w:tcPr>
        <w:p w:rsidR="00C92367" w:rsidRDefault="00C92367"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C92367" w:rsidRDefault="00C92367">
          <w:pPr>
            <w:pStyle w:val="Encabezado"/>
            <w:rPr>
              <w:color w:val="FFFFFF" w:themeColor="background1"/>
            </w:rPr>
          </w:pPr>
          <w:r>
            <w:fldChar w:fldCharType="begin"/>
          </w:r>
          <w:r>
            <w:instrText xml:space="preserve"> PAGE   \* MERGEFORMAT </w:instrText>
          </w:r>
          <w:r>
            <w:fldChar w:fldCharType="separate"/>
          </w:r>
          <w:r w:rsidR="000438C9" w:rsidRPr="000438C9">
            <w:rPr>
              <w:noProof/>
              <w:color w:val="FFFFFF" w:themeColor="background1"/>
            </w:rPr>
            <w:t>19</w:t>
          </w:r>
          <w:r>
            <w:rPr>
              <w:noProof/>
              <w:color w:val="FFFFFF" w:themeColor="background1"/>
            </w:rPr>
            <w:fldChar w:fldCharType="end"/>
          </w:r>
        </w:p>
      </w:tc>
    </w:tr>
  </w:tbl>
  <w:p w:rsidR="00C92367" w:rsidRDefault="00C92367"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92367" w:rsidTr="009D1163">
      <w:tc>
        <w:tcPr>
          <w:tcW w:w="4500" w:type="pct"/>
          <w:tcBorders>
            <w:top w:val="single" w:sz="4" w:space="0" w:color="000000" w:themeColor="text1"/>
          </w:tcBorders>
        </w:tcPr>
        <w:p w:rsidR="00C92367" w:rsidRDefault="00C92367"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C92367" w:rsidRDefault="00C92367" w:rsidP="009D1163">
          <w:pPr>
            <w:pStyle w:val="Encabezado"/>
            <w:rPr>
              <w:color w:val="FFFFFF" w:themeColor="background1"/>
            </w:rPr>
          </w:pPr>
          <w:r>
            <w:fldChar w:fldCharType="begin"/>
          </w:r>
          <w:r>
            <w:instrText xml:space="preserve"> PAGE   \* MERGEFORMAT </w:instrText>
          </w:r>
          <w:r>
            <w:fldChar w:fldCharType="separate"/>
          </w:r>
          <w:r w:rsidRPr="00255E6E">
            <w:rPr>
              <w:noProof/>
              <w:color w:val="FFFFFF" w:themeColor="background1"/>
            </w:rPr>
            <w:t>11</w:t>
          </w:r>
          <w:r>
            <w:rPr>
              <w:noProof/>
              <w:color w:val="FFFFFF" w:themeColor="background1"/>
            </w:rPr>
            <w:fldChar w:fldCharType="end"/>
          </w:r>
        </w:p>
      </w:tc>
    </w:tr>
  </w:tbl>
  <w:p w:rsidR="00C92367" w:rsidRDefault="00C92367"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3FC7" w:rsidRDefault="00263FC7" w:rsidP="00B07406">
      <w:pPr>
        <w:spacing w:after="0" w:line="240" w:lineRule="auto"/>
      </w:pPr>
      <w:r>
        <w:separator/>
      </w:r>
    </w:p>
  </w:footnote>
  <w:footnote w:type="continuationSeparator" w:id="0">
    <w:p w:rsidR="00263FC7" w:rsidRDefault="00263FC7" w:rsidP="00B07406">
      <w:pPr>
        <w:spacing w:after="0" w:line="240" w:lineRule="auto"/>
      </w:pPr>
      <w:r>
        <w:continuationSeparator/>
      </w:r>
    </w:p>
  </w:footnote>
  <w:footnote w:id="1">
    <w:p w:rsidR="00C92367" w:rsidRDefault="00C92367"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C92367" w:rsidRDefault="00C92367">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C92367" w:rsidRDefault="00C92367"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C92367" w:rsidRDefault="00C92367">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367" w:rsidRDefault="00C92367"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367" w:rsidRDefault="00C92367"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367" w:rsidRDefault="00C92367"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0438C9">
      <w:rPr>
        <w:i/>
        <w:noProof/>
      </w:rPr>
      <w:t>Material y métodos</w:t>
    </w:r>
    <w:r w:rsidRPr="0087575A">
      <w:rPr>
        <w:i/>
      </w:rPr>
      <w:fldChar w:fldCharType="end"/>
    </w:r>
  </w:p>
  <w:p w:rsidR="00C92367" w:rsidRDefault="00C92367"/>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367" w:rsidRDefault="00C92367"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0438C9">
      <w:rPr>
        <w:i/>
        <w:noProof/>
      </w:rPr>
      <w:t>Discusión</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C92367" w:rsidRDefault="00C92367"/>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92367" w:rsidRDefault="00C92367"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C92367" w:rsidRDefault="00C9236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8CE"/>
    <w:multiLevelType w:val="hybridMultilevel"/>
    <w:tmpl w:val="AF222D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04D22591"/>
    <w:multiLevelType w:val="hybridMultilevel"/>
    <w:tmpl w:val="C4D47B1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8FB3BE6"/>
    <w:multiLevelType w:val="hybridMultilevel"/>
    <w:tmpl w:val="5A4A61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D0A48"/>
    <w:multiLevelType w:val="hybridMultilevel"/>
    <w:tmpl w:val="26E698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FC0627"/>
    <w:multiLevelType w:val="hybridMultilevel"/>
    <w:tmpl w:val="776E2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037F77"/>
    <w:multiLevelType w:val="hybridMultilevel"/>
    <w:tmpl w:val="AC2205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03335A0"/>
    <w:multiLevelType w:val="hybridMultilevel"/>
    <w:tmpl w:val="EAB6D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C7741A"/>
    <w:multiLevelType w:val="hybridMultilevel"/>
    <w:tmpl w:val="A9F8358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4D84D23"/>
    <w:multiLevelType w:val="hybridMultilevel"/>
    <w:tmpl w:val="100A9642"/>
    <w:lvl w:ilvl="0" w:tplc="00D0807A">
      <w:start w:val="1"/>
      <w:numFmt w:val="decimal"/>
      <w:lvlText w:val="%1."/>
      <w:lvlJc w:val="left"/>
      <w:pPr>
        <w:ind w:left="720" w:hanging="360"/>
      </w:pPr>
      <w:rPr>
        <w:rFonts w:hint="default"/>
        <w:strike w:val="0"/>
        <w:dstrike w:val="0"/>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5656D68"/>
    <w:multiLevelType w:val="hybridMultilevel"/>
    <w:tmpl w:val="022C9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6980C47"/>
    <w:multiLevelType w:val="hybridMultilevel"/>
    <w:tmpl w:val="7BF4AC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8D0141C"/>
    <w:multiLevelType w:val="hybridMultilevel"/>
    <w:tmpl w:val="4AD09DF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E7640C7"/>
    <w:multiLevelType w:val="hybridMultilevel"/>
    <w:tmpl w:val="87BEF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4D781B"/>
    <w:multiLevelType w:val="hybridMultilevel"/>
    <w:tmpl w:val="C7EC5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3A93336"/>
    <w:multiLevelType w:val="hybridMultilevel"/>
    <w:tmpl w:val="A6DE19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7634BD1"/>
    <w:multiLevelType w:val="hybridMultilevel"/>
    <w:tmpl w:val="AAF89E2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7A116C8"/>
    <w:multiLevelType w:val="hybridMultilevel"/>
    <w:tmpl w:val="7C86A8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7E95E81"/>
    <w:multiLevelType w:val="hybridMultilevel"/>
    <w:tmpl w:val="8C3C7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8394C9A"/>
    <w:multiLevelType w:val="hybridMultilevel"/>
    <w:tmpl w:val="E9B66F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9">
    <w:nsid w:val="2AFA6DEF"/>
    <w:multiLevelType w:val="hybridMultilevel"/>
    <w:tmpl w:val="7032A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D1F2DB7"/>
    <w:multiLevelType w:val="hybridMultilevel"/>
    <w:tmpl w:val="DCECE8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2E45573C"/>
    <w:multiLevelType w:val="hybridMultilevel"/>
    <w:tmpl w:val="DB0E2FAE"/>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30C24280"/>
    <w:multiLevelType w:val="hybridMultilevel"/>
    <w:tmpl w:val="F0DE3F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2204059"/>
    <w:multiLevelType w:val="hybridMultilevel"/>
    <w:tmpl w:val="B7AAA0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326E73E4"/>
    <w:multiLevelType w:val="hybridMultilevel"/>
    <w:tmpl w:val="ABA8CE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33E46512"/>
    <w:multiLevelType w:val="hybridMultilevel"/>
    <w:tmpl w:val="4DECCC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351F15A3"/>
    <w:multiLevelType w:val="hybridMultilevel"/>
    <w:tmpl w:val="9E68829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369106A5"/>
    <w:multiLevelType w:val="hybridMultilevel"/>
    <w:tmpl w:val="1EB67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76020E1"/>
    <w:multiLevelType w:val="hybridMultilevel"/>
    <w:tmpl w:val="24F410F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395D7257"/>
    <w:multiLevelType w:val="hybridMultilevel"/>
    <w:tmpl w:val="8DA2E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39DB41A8"/>
    <w:multiLevelType w:val="hybridMultilevel"/>
    <w:tmpl w:val="F24AC8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8760DD"/>
    <w:multiLevelType w:val="hybridMultilevel"/>
    <w:tmpl w:val="8CBC8A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3BD401BC"/>
    <w:multiLevelType w:val="hybridMultilevel"/>
    <w:tmpl w:val="67F0E6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01E1035"/>
    <w:multiLevelType w:val="hybridMultilevel"/>
    <w:tmpl w:val="FF9492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443609A2"/>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35">
    <w:nsid w:val="455B784A"/>
    <w:multiLevelType w:val="hybridMultilevel"/>
    <w:tmpl w:val="15AE2D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4C063E23"/>
    <w:multiLevelType w:val="hybridMultilevel"/>
    <w:tmpl w:val="EA0444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4DB15439"/>
    <w:multiLevelType w:val="hybridMultilevel"/>
    <w:tmpl w:val="BCA46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45E5BFC"/>
    <w:multiLevelType w:val="hybridMultilevel"/>
    <w:tmpl w:val="4D2E31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5DC224C"/>
    <w:multiLevelType w:val="hybridMultilevel"/>
    <w:tmpl w:val="FCC4A4A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0">
    <w:nsid w:val="56280A8B"/>
    <w:multiLevelType w:val="multilevel"/>
    <w:tmpl w:val="85D240F2"/>
    <w:lvl w:ilvl="0">
      <w:start w:val="1"/>
      <w:numFmt w:val="decimal"/>
      <w:lvlText w:val="Capítulo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nsid w:val="56485D03"/>
    <w:multiLevelType w:val="hybridMultilevel"/>
    <w:tmpl w:val="2AFEE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56F53E32"/>
    <w:multiLevelType w:val="hybridMultilevel"/>
    <w:tmpl w:val="B066C2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3">
    <w:nsid w:val="58306188"/>
    <w:multiLevelType w:val="hybridMultilevel"/>
    <w:tmpl w:val="EAEABD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5AE41E37"/>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45">
    <w:nsid w:val="62BF7A66"/>
    <w:multiLevelType w:val="hybridMultilevel"/>
    <w:tmpl w:val="F44CCA0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B295D5D"/>
    <w:multiLevelType w:val="hybridMultilevel"/>
    <w:tmpl w:val="FFA4D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7">
    <w:nsid w:val="6C6D5E39"/>
    <w:multiLevelType w:val="hybridMultilevel"/>
    <w:tmpl w:val="0A2C7D5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1290AF5"/>
    <w:multiLevelType w:val="hybridMultilevel"/>
    <w:tmpl w:val="FE849ED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9">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nsid w:val="7226737B"/>
    <w:multiLevelType w:val="hybridMultilevel"/>
    <w:tmpl w:val="EEFCE6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1">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54B1BED"/>
    <w:multiLevelType w:val="hybridMultilevel"/>
    <w:tmpl w:val="F482B6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3">
    <w:nsid w:val="77F7110B"/>
    <w:multiLevelType w:val="hybridMultilevel"/>
    <w:tmpl w:val="29FE46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8F40D75"/>
    <w:multiLevelType w:val="hybridMultilevel"/>
    <w:tmpl w:val="E4A8B8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5">
    <w:nsid w:val="790C0E77"/>
    <w:multiLevelType w:val="hybridMultilevel"/>
    <w:tmpl w:val="3C584F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40"/>
  </w:num>
  <w:num w:numId="2">
    <w:abstractNumId w:val="6"/>
  </w:num>
  <w:num w:numId="3">
    <w:abstractNumId w:val="18"/>
  </w:num>
  <w:num w:numId="4">
    <w:abstractNumId w:val="39"/>
  </w:num>
  <w:num w:numId="5">
    <w:abstractNumId w:val="15"/>
  </w:num>
  <w:num w:numId="6">
    <w:abstractNumId w:val="43"/>
  </w:num>
  <w:num w:numId="7">
    <w:abstractNumId w:val="1"/>
  </w:num>
  <w:num w:numId="8">
    <w:abstractNumId w:val="10"/>
  </w:num>
  <w:num w:numId="9">
    <w:abstractNumId w:val="46"/>
  </w:num>
  <w:num w:numId="10">
    <w:abstractNumId w:val="22"/>
  </w:num>
  <w:num w:numId="11">
    <w:abstractNumId w:val="19"/>
  </w:num>
  <w:num w:numId="12">
    <w:abstractNumId w:val="16"/>
  </w:num>
  <w:num w:numId="13">
    <w:abstractNumId w:val="21"/>
  </w:num>
  <w:num w:numId="14">
    <w:abstractNumId w:val="36"/>
  </w:num>
  <w:num w:numId="15">
    <w:abstractNumId w:val="0"/>
  </w:num>
  <w:num w:numId="16">
    <w:abstractNumId w:val="42"/>
  </w:num>
  <w:num w:numId="17">
    <w:abstractNumId w:val="35"/>
  </w:num>
  <w:num w:numId="18">
    <w:abstractNumId w:val="4"/>
  </w:num>
  <w:num w:numId="19">
    <w:abstractNumId w:val="12"/>
  </w:num>
  <w:num w:numId="20">
    <w:abstractNumId w:val="29"/>
  </w:num>
  <w:num w:numId="21">
    <w:abstractNumId w:val="2"/>
  </w:num>
  <w:num w:numId="22">
    <w:abstractNumId w:val="25"/>
  </w:num>
  <w:num w:numId="23">
    <w:abstractNumId w:val="32"/>
  </w:num>
  <w:num w:numId="24">
    <w:abstractNumId w:val="9"/>
  </w:num>
  <w:num w:numId="25">
    <w:abstractNumId w:val="30"/>
  </w:num>
  <w:num w:numId="26">
    <w:abstractNumId w:val="38"/>
  </w:num>
  <w:num w:numId="27">
    <w:abstractNumId w:val="23"/>
  </w:num>
  <w:num w:numId="28">
    <w:abstractNumId w:val="26"/>
  </w:num>
  <w:num w:numId="29">
    <w:abstractNumId w:val="28"/>
  </w:num>
  <w:num w:numId="30">
    <w:abstractNumId w:val="24"/>
  </w:num>
  <w:num w:numId="31">
    <w:abstractNumId w:val="45"/>
  </w:num>
  <w:num w:numId="32">
    <w:abstractNumId w:val="17"/>
  </w:num>
  <w:num w:numId="33">
    <w:abstractNumId w:val="52"/>
  </w:num>
  <w:num w:numId="34">
    <w:abstractNumId w:val="5"/>
  </w:num>
  <w:num w:numId="35">
    <w:abstractNumId w:val="50"/>
  </w:num>
  <w:num w:numId="36">
    <w:abstractNumId w:val="47"/>
  </w:num>
  <w:num w:numId="37">
    <w:abstractNumId w:val="55"/>
  </w:num>
  <w:num w:numId="38">
    <w:abstractNumId w:val="11"/>
  </w:num>
  <w:num w:numId="39">
    <w:abstractNumId w:val="20"/>
  </w:num>
  <w:num w:numId="40">
    <w:abstractNumId w:val="14"/>
  </w:num>
  <w:num w:numId="41">
    <w:abstractNumId w:val="48"/>
  </w:num>
  <w:num w:numId="42">
    <w:abstractNumId w:val="31"/>
  </w:num>
  <w:num w:numId="43">
    <w:abstractNumId w:val="13"/>
  </w:num>
  <w:num w:numId="44">
    <w:abstractNumId w:val="27"/>
  </w:num>
  <w:num w:numId="45">
    <w:abstractNumId w:val="34"/>
  </w:num>
  <w:num w:numId="46">
    <w:abstractNumId w:val="53"/>
  </w:num>
  <w:num w:numId="47">
    <w:abstractNumId w:val="54"/>
  </w:num>
  <w:num w:numId="48">
    <w:abstractNumId w:val="37"/>
  </w:num>
  <w:num w:numId="49">
    <w:abstractNumId w:val="33"/>
  </w:num>
  <w:num w:numId="50">
    <w:abstractNumId w:val="41"/>
  </w:num>
  <w:num w:numId="51">
    <w:abstractNumId w:val="7"/>
  </w:num>
  <w:num w:numId="52">
    <w:abstractNumId w:val="44"/>
  </w:num>
  <w:num w:numId="53">
    <w:abstractNumId w:val="3"/>
  </w:num>
  <w:num w:numId="54">
    <w:abstractNumId w:val="51"/>
  </w:num>
  <w:num w:numId="55">
    <w:abstractNumId w:val="49"/>
  </w:num>
  <w:num w:numId="56">
    <w:abstractNumId w:val="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4146D"/>
    <w:rsid w:val="000438C9"/>
    <w:rsid w:val="00045453"/>
    <w:rsid w:val="000560E3"/>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7D13"/>
    <w:rsid w:val="00156B56"/>
    <w:rsid w:val="00164CEA"/>
    <w:rsid w:val="001650DE"/>
    <w:rsid w:val="00167FD1"/>
    <w:rsid w:val="00171FF3"/>
    <w:rsid w:val="00180199"/>
    <w:rsid w:val="00181C82"/>
    <w:rsid w:val="001A1A17"/>
    <w:rsid w:val="001B694E"/>
    <w:rsid w:val="001C0498"/>
    <w:rsid w:val="001C0796"/>
    <w:rsid w:val="001D1746"/>
    <w:rsid w:val="001E2631"/>
    <w:rsid w:val="001E3D73"/>
    <w:rsid w:val="001E6977"/>
    <w:rsid w:val="001E6F28"/>
    <w:rsid w:val="001E752C"/>
    <w:rsid w:val="001F0B4B"/>
    <w:rsid w:val="001F557A"/>
    <w:rsid w:val="00210AAD"/>
    <w:rsid w:val="00212745"/>
    <w:rsid w:val="00214244"/>
    <w:rsid w:val="0021485C"/>
    <w:rsid w:val="00215A22"/>
    <w:rsid w:val="002356C8"/>
    <w:rsid w:val="00255E6E"/>
    <w:rsid w:val="00260B41"/>
    <w:rsid w:val="00263FC7"/>
    <w:rsid w:val="002676DF"/>
    <w:rsid w:val="00271364"/>
    <w:rsid w:val="002961DD"/>
    <w:rsid w:val="002A60F6"/>
    <w:rsid w:val="002B189A"/>
    <w:rsid w:val="002B219D"/>
    <w:rsid w:val="002B3996"/>
    <w:rsid w:val="002B6A0D"/>
    <w:rsid w:val="002B770A"/>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11B0"/>
    <w:rsid w:val="004160BD"/>
    <w:rsid w:val="00423F19"/>
    <w:rsid w:val="004261CF"/>
    <w:rsid w:val="00433C0D"/>
    <w:rsid w:val="004445C9"/>
    <w:rsid w:val="00446BA8"/>
    <w:rsid w:val="00453D41"/>
    <w:rsid w:val="00474EE7"/>
    <w:rsid w:val="00477AFD"/>
    <w:rsid w:val="00492022"/>
    <w:rsid w:val="00492DB2"/>
    <w:rsid w:val="004B006F"/>
    <w:rsid w:val="004C377A"/>
    <w:rsid w:val="004C5B48"/>
    <w:rsid w:val="004D03C8"/>
    <w:rsid w:val="004D075D"/>
    <w:rsid w:val="004D393C"/>
    <w:rsid w:val="00502005"/>
    <w:rsid w:val="0051698F"/>
    <w:rsid w:val="005202CB"/>
    <w:rsid w:val="00536DAD"/>
    <w:rsid w:val="0054730A"/>
    <w:rsid w:val="005544FE"/>
    <w:rsid w:val="00554F55"/>
    <w:rsid w:val="00554FD5"/>
    <w:rsid w:val="00555CA6"/>
    <w:rsid w:val="005578FE"/>
    <w:rsid w:val="00561140"/>
    <w:rsid w:val="005645C1"/>
    <w:rsid w:val="00564774"/>
    <w:rsid w:val="0056742A"/>
    <w:rsid w:val="00571D5D"/>
    <w:rsid w:val="005921AA"/>
    <w:rsid w:val="005A0760"/>
    <w:rsid w:val="005A339E"/>
    <w:rsid w:val="005A67D3"/>
    <w:rsid w:val="005A6A4A"/>
    <w:rsid w:val="005A6BB4"/>
    <w:rsid w:val="005A6CCB"/>
    <w:rsid w:val="005A7DC3"/>
    <w:rsid w:val="005B1AB1"/>
    <w:rsid w:val="005C04EA"/>
    <w:rsid w:val="005C0ACA"/>
    <w:rsid w:val="005C29E5"/>
    <w:rsid w:val="005C33BF"/>
    <w:rsid w:val="005E0532"/>
    <w:rsid w:val="005F6A73"/>
    <w:rsid w:val="00600111"/>
    <w:rsid w:val="0060594C"/>
    <w:rsid w:val="00606501"/>
    <w:rsid w:val="0061162C"/>
    <w:rsid w:val="0061446B"/>
    <w:rsid w:val="00614F68"/>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621"/>
    <w:rsid w:val="007C3483"/>
    <w:rsid w:val="007C46D1"/>
    <w:rsid w:val="007C53E5"/>
    <w:rsid w:val="007C6AAF"/>
    <w:rsid w:val="007D10D8"/>
    <w:rsid w:val="007D3BE5"/>
    <w:rsid w:val="007D46DA"/>
    <w:rsid w:val="007E0EDB"/>
    <w:rsid w:val="007E6E05"/>
    <w:rsid w:val="007F5861"/>
    <w:rsid w:val="00802EB0"/>
    <w:rsid w:val="008030F4"/>
    <w:rsid w:val="00811B54"/>
    <w:rsid w:val="00816CDF"/>
    <w:rsid w:val="00824C19"/>
    <w:rsid w:val="00826DE3"/>
    <w:rsid w:val="0083359A"/>
    <w:rsid w:val="00833CD5"/>
    <w:rsid w:val="008404D4"/>
    <w:rsid w:val="00840D43"/>
    <w:rsid w:val="008443CD"/>
    <w:rsid w:val="0084616B"/>
    <w:rsid w:val="008555DE"/>
    <w:rsid w:val="0085785E"/>
    <w:rsid w:val="00862E9D"/>
    <w:rsid w:val="00866F51"/>
    <w:rsid w:val="0087324A"/>
    <w:rsid w:val="0087418A"/>
    <w:rsid w:val="0087575A"/>
    <w:rsid w:val="0088359D"/>
    <w:rsid w:val="00892269"/>
    <w:rsid w:val="008A6017"/>
    <w:rsid w:val="008B214A"/>
    <w:rsid w:val="008C04B8"/>
    <w:rsid w:val="008C291F"/>
    <w:rsid w:val="008C379B"/>
    <w:rsid w:val="008C6243"/>
    <w:rsid w:val="008D2E92"/>
    <w:rsid w:val="008E672F"/>
    <w:rsid w:val="008F7E7C"/>
    <w:rsid w:val="00900400"/>
    <w:rsid w:val="00900E8E"/>
    <w:rsid w:val="00903F8A"/>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3E84"/>
    <w:rsid w:val="009F7FD1"/>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E03D3"/>
    <w:rsid w:val="00AE24A5"/>
    <w:rsid w:val="00AE7441"/>
    <w:rsid w:val="00AF0C8D"/>
    <w:rsid w:val="00AF1319"/>
    <w:rsid w:val="00AF28A5"/>
    <w:rsid w:val="00B035F3"/>
    <w:rsid w:val="00B0541B"/>
    <w:rsid w:val="00B07406"/>
    <w:rsid w:val="00B1278B"/>
    <w:rsid w:val="00B217A5"/>
    <w:rsid w:val="00B24195"/>
    <w:rsid w:val="00B272D4"/>
    <w:rsid w:val="00B3165D"/>
    <w:rsid w:val="00B35DD0"/>
    <w:rsid w:val="00B364B0"/>
    <w:rsid w:val="00B37576"/>
    <w:rsid w:val="00B404E9"/>
    <w:rsid w:val="00B44EA9"/>
    <w:rsid w:val="00B46E83"/>
    <w:rsid w:val="00B52E59"/>
    <w:rsid w:val="00B54845"/>
    <w:rsid w:val="00B62325"/>
    <w:rsid w:val="00B64A32"/>
    <w:rsid w:val="00B67564"/>
    <w:rsid w:val="00B739CE"/>
    <w:rsid w:val="00B76CA6"/>
    <w:rsid w:val="00B8583E"/>
    <w:rsid w:val="00B91EE1"/>
    <w:rsid w:val="00B93BEC"/>
    <w:rsid w:val="00B9452C"/>
    <w:rsid w:val="00B95B21"/>
    <w:rsid w:val="00B975BB"/>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20DA7"/>
    <w:rsid w:val="00C329A4"/>
    <w:rsid w:val="00C3570C"/>
    <w:rsid w:val="00C541A9"/>
    <w:rsid w:val="00C55872"/>
    <w:rsid w:val="00C567E4"/>
    <w:rsid w:val="00C767E1"/>
    <w:rsid w:val="00C822C2"/>
    <w:rsid w:val="00C8582E"/>
    <w:rsid w:val="00C860C6"/>
    <w:rsid w:val="00C86B0A"/>
    <w:rsid w:val="00C873A1"/>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20820"/>
    <w:rsid w:val="00D25404"/>
    <w:rsid w:val="00D25E9F"/>
    <w:rsid w:val="00D26449"/>
    <w:rsid w:val="00D32AFD"/>
    <w:rsid w:val="00D373DB"/>
    <w:rsid w:val="00D42141"/>
    <w:rsid w:val="00D4577F"/>
    <w:rsid w:val="00D5353F"/>
    <w:rsid w:val="00D55F4B"/>
    <w:rsid w:val="00D56B1D"/>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29A9"/>
    <w:rsid w:val="00E04B80"/>
    <w:rsid w:val="00E06FA2"/>
    <w:rsid w:val="00E2056F"/>
    <w:rsid w:val="00E22B42"/>
    <w:rsid w:val="00E3034B"/>
    <w:rsid w:val="00E34EB1"/>
    <w:rsid w:val="00E34FAA"/>
    <w:rsid w:val="00E379FC"/>
    <w:rsid w:val="00E47FF7"/>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883"/>
    <w:rsid w:val="00F04552"/>
    <w:rsid w:val="00F055E1"/>
    <w:rsid w:val="00F06FD9"/>
    <w:rsid w:val="00F12C1C"/>
    <w:rsid w:val="00F13E46"/>
    <w:rsid w:val="00F25B84"/>
    <w:rsid w:val="00F308D9"/>
    <w:rsid w:val="00F340F3"/>
    <w:rsid w:val="00F40EEC"/>
    <w:rsid w:val="00F547C9"/>
    <w:rsid w:val="00F5503D"/>
    <w:rsid w:val="00F559C3"/>
    <w:rsid w:val="00F57602"/>
    <w:rsid w:val="00F617F1"/>
    <w:rsid w:val="00F654E9"/>
    <w:rsid w:val="00F6753A"/>
    <w:rsid w:val="00F81FA2"/>
    <w:rsid w:val="00FA13DE"/>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FF3"/>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A4FC5"/>
    <w:rsid w:val="0010115D"/>
    <w:rsid w:val="00154469"/>
    <w:rsid w:val="00174B35"/>
    <w:rsid w:val="001B0CA4"/>
    <w:rsid w:val="001F293E"/>
    <w:rsid w:val="00277410"/>
    <w:rsid w:val="00294117"/>
    <w:rsid w:val="002B6689"/>
    <w:rsid w:val="003E40C2"/>
    <w:rsid w:val="003F6E28"/>
    <w:rsid w:val="004109CA"/>
    <w:rsid w:val="00474E71"/>
    <w:rsid w:val="0049471B"/>
    <w:rsid w:val="004E10E9"/>
    <w:rsid w:val="00511067"/>
    <w:rsid w:val="00530061"/>
    <w:rsid w:val="0059510D"/>
    <w:rsid w:val="005D07EC"/>
    <w:rsid w:val="005E36C0"/>
    <w:rsid w:val="005E603D"/>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9E7FB3"/>
    <w:rsid w:val="00A03BC7"/>
    <w:rsid w:val="00A10CF7"/>
    <w:rsid w:val="00AE05D8"/>
    <w:rsid w:val="00B15069"/>
    <w:rsid w:val="00B75F9A"/>
    <w:rsid w:val="00BB22B4"/>
    <w:rsid w:val="00BD66AB"/>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65044E-F6E0-42C0-B413-DD45CC099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7</TotalTime>
  <Pages>19</Pages>
  <Words>10383</Words>
  <Characters>57109</Characters>
  <Application>Microsoft Office Word</Application>
  <DocSecurity>0</DocSecurity>
  <Lines>475</Lines>
  <Paragraphs>134</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67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32</cp:revision>
  <dcterms:created xsi:type="dcterms:W3CDTF">2009-12-19T20:05:00Z</dcterms:created>
  <dcterms:modified xsi:type="dcterms:W3CDTF">2018-03-1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fQnqm2iy"/&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